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65E42DF6" w14:textId="6375777B" w:rsidR="00DA50F6" w:rsidRDefault="007D32E0" w:rsidP="00B9734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95006B">
      <w:pPr>
        <w:spacing w:line="276" w:lineRule="auto"/>
        <w:rPr>
          <w:b/>
          <w:bCs/>
          <w:sz w:val="28"/>
          <w:szCs w:val="28"/>
        </w:rPr>
      </w:pPr>
    </w:p>
    <w:p w14:paraId="5EF93CB2" w14:textId="1A9A695C" w:rsidR="00DA50F6" w:rsidRDefault="00DA50F6" w:rsidP="00DA50F6">
      <w:pPr>
        <w:spacing w:line="276" w:lineRule="auto"/>
        <w:jc w:val="center"/>
        <w:rPr>
          <w:b/>
          <w:bCs/>
          <w:sz w:val="28"/>
          <w:szCs w:val="28"/>
        </w:rPr>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263DF699" w:rsidR="000F752F" w:rsidRDefault="007D32E0" w:rsidP="00B9734C">
      <w:pPr>
        <w:spacing w:line="276" w:lineRule="auto"/>
        <w:jc w:val="both"/>
        <w:rPr>
          <w:sz w:val="28"/>
          <w:szCs w:val="28"/>
        </w:rPr>
      </w:pPr>
      <w:r>
        <w:rPr>
          <w:sz w:val="28"/>
          <w:szCs w:val="28"/>
        </w:rPr>
        <w:tab/>
        <w:t xml:space="preserve">         </w:t>
      </w:r>
    </w:p>
    <w:p w14:paraId="322A1264" w14:textId="77777777" w:rsidR="0095006B" w:rsidRDefault="0095006B" w:rsidP="00B9734C">
      <w:pPr>
        <w:spacing w:line="276" w:lineRule="auto"/>
        <w:jc w:val="both"/>
        <w:rPr>
          <w:sz w:val="28"/>
          <w:szCs w:val="28"/>
        </w:rPr>
      </w:pPr>
    </w:p>
    <w:p w14:paraId="5D94884E" w14:textId="77777777" w:rsidR="0095006B" w:rsidRDefault="0095006B" w:rsidP="0095006B">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B9734C">
      <w:pPr>
        <w:spacing w:line="276" w:lineRule="auto"/>
        <w:jc w:val="both"/>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7FAFDE16" w14:textId="31E24C23" w:rsidR="00BB3A3D" w:rsidRPr="004202C8" w:rsidRDefault="00B9421C" w:rsidP="00F371AC">
      <w:pPr>
        <w:spacing w:after="0" w:line="276" w:lineRule="auto"/>
      </w:pPr>
      <w:r>
        <w:rPr>
          <w:b/>
        </w:rPr>
        <w:br w:type="page"/>
      </w:r>
      <w:r w:rsidR="007D32E0"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proofErr w:type="spellStart"/>
      <w:r w:rsidRPr="00AF3605">
        <w:rPr>
          <w:rFonts w:ascii="Arial" w:hAnsi="Arial" w:cs="Arial"/>
          <w:b/>
          <w:color w:val="auto"/>
        </w:rPr>
        <w:t>DialogFlow</w:t>
      </w:r>
      <w:bookmarkEnd w:id="14"/>
      <w:bookmarkEnd w:id="15"/>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proofErr w:type="spellStart"/>
      <w:r w:rsidRPr="00AF3605">
        <w:rPr>
          <w:rFonts w:ascii="Arial" w:hAnsi="Arial" w:cs="Arial"/>
          <w:b/>
          <w:color w:val="auto"/>
        </w:rPr>
        <w:t>B</w:t>
      </w:r>
      <w:r w:rsidR="002E475F">
        <w:rPr>
          <w:rFonts w:ascii="Arial" w:hAnsi="Arial" w:cs="Arial"/>
          <w:b/>
          <w:color w:val="auto"/>
        </w:rPr>
        <w:t>otPress</w:t>
      </w:r>
      <w:bookmarkEnd w:id="19"/>
      <w:bookmarkEnd w:id="20"/>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 xml:space="preserve">Plato </w:t>
      </w:r>
      <w:proofErr w:type="spellStart"/>
      <w:r w:rsidRPr="00207973">
        <w:rPr>
          <w:b/>
          <w:bCs/>
        </w:rPr>
        <w:t>Research</w:t>
      </w:r>
      <w:proofErr w:type="spellEnd"/>
      <w:r w:rsidRPr="00207973">
        <w:rPr>
          <w:b/>
          <w:bCs/>
        </w:rPr>
        <w:t xml:space="preserve"> Dialogue </w:t>
      </w:r>
      <w:proofErr w:type="spellStart"/>
      <w:r w:rsidRPr="00207973">
        <w:rPr>
          <w:b/>
          <w:bCs/>
        </w:rPr>
        <w:t>System</w:t>
      </w:r>
      <w:bookmarkEnd w:id="21"/>
      <w:proofErr w:type="spellEnd"/>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roofErr w:type="spellEnd"/>
    </w:p>
    <w:p w14:paraId="77F1825B" w14:textId="53738937" w:rsidR="00777C53"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 xml:space="preserve">Moon </w:t>
      </w:r>
      <w:proofErr w:type="spellStart"/>
      <w:r>
        <w:rPr>
          <w:rFonts w:ascii="Arial" w:hAnsi="Arial" w:cs="Arial"/>
          <w:b/>
          <w:color w:val="auto"/>
        </w:rPr>
        <w:t>Modeler</w:t>
      </w:r>
      <w:bookmarkEnd w:id="40"/>
      <w:proofErr w:type="spellEnd"/>
    </w:p>
    <w:p w14:paraId="1D4C722C" w14:textId="56DED182" w:rsidR="00036C31" w:rsidRPr="00242333" w:rsidRDefault="00036C31" w:rsidP="00B9734C">
      <w:pPr>
        <w:spacing w:line="276" w:lineRule="auto"/>
        <w:jc w:val="both"/>
        <w:rPr>
          <w:b/>
          <w:bCs/>
        </w:rPr>
      </w:pPr>
      <w:r w:rsidRPr="00036C31">
        <w:t xml:space="preserve">Moon </w:t>
      </w:r>
      <w:proofErr w:type="spellStart"/>
      <w:r w:rsidRPr="00036C31">
        <w:t>Modeler</w:t>
      </w:r>
      <w:proofErr w:type="spellEnd"/>
      <w:r w:rsidRPr="00036C31">
        <w:t xml:space="preserve">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w:t>
      </w:r>
      <w:proofErr w:type="spellStart"/>
      <w:r w:rsidRPr="00036C31">
        <w:t>MariaDB</w:t>
      </w:r>
      <w:proofErr w:type="spellEnd"/>
      <w:r w:rsidRPr="00036C31">
        <w:t xml:space="preserve">, SQLite y </w:t>
      </w:r>
      <w:proofErr w:type="spellStart"/>
      <w:r w:rsidRPr="00036C31">
        <w:t>GraphQL</w:t>
      </w:r>
      <w:proofErr w:type="spellEnd"/>
      <w:r w:rsidRPr="00036C31">
        <w:t xml:space="preserve">.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 xml:space="preserve">Es un sistema de pago, la versión libre sólo puede ser </w:t>
      </w:r>
      <w:proofErr w:type="spellStart"/>
      <w:r>
        <w:rPr>
          <w:rFonts w:eastAsia="Times New Roman"/>
          <w:lang w:eastAsia="es-ES"/>
        </w:rPr>
        <w:t>probada</w:t>
      </w:r>
      <w:proofErr w:type="spellEnd"/>
      <w:r>
        <w:rPr>
          <w:rFonts w:eastAsia="Times New Roman"/>
          <w:lang w:eastAsia="es-ES"/>
        </w:rPr>
        <w:t xml:space="preserve">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 xml:space="preserve">Se usó la versión libre de Moon </w:t>
      </w:r>
      <w:proofErr w:type="spellStart"/>
      <w:r>
        <w:rPr>
          <w:rFonts w:eastAsia="Times New Roman"/>
          <w:lang w:eastAsia="es-ES"/>
        </w:rPr>
        <w:t>Modeler</w:t>
      </w:r>
      <w:proofErr w:type="spellEnd"/>
      <w:r>
        <w:rPr>
          <w:rFonts w:eastAsia="Times New Roman"/>
          <w:lang w:eastAsia="es-ES"/>
        </w:rPr>
        <w:t xml:space="preserve">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16E4E4C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B9734C">
      <w:pPr>
        <w:spacing w:line="276" w:lineRule="auto"/>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B9734C">
      <w:pPr>
        <w:spacing w:line="276" w:lineRule="auto"/>
      </w:pPr>
      <w:r>
        <w:t xml:space="preserve">Entrada: </w:t>
      </w:r>
      <w:r w:rsidR="00771974">
        <w:t>U</w:t>
      </w:r>
      <w:r>
        <w:t xml:space="preserve">suario y contraseña. </w:t>
      </w:r>
    </w:p>
    <w:p w14:paraId="3F6DFA1A" w14:textId="75FF7B84" w:rsidR="00DE703F" w:rsidRDefault="00093218" w:rsidP="00B9734C">
      <w:pPr>
        <w:spacing w:line="276" w:lineRule="auto"/>
      </w:pPr>
      <w:r>
        <w:t xml:space="preserve">Salida: </w:t>
      </w:r>
      <w:r w:rsidR="00771974">
        <w:t>E</w:t>
      </w:r>
      <w:r>
        <w:t>l usuario accede al sistema</w:t>
      </w:r>
      <w:r w:rsidR="0054197F">
        <w:t>.</w:t>
      </w:r>
    </w:p>
    <w:p w14:paraId="39B6F61F" w14:textId="77777777" w:rsidR="00E4384D" w:rsidRDefault="00E4384D">
      <w:pPr>
        <w:spacing w:after="0" w:line="240" w:lineRule="auto"/>
        <w:rPr>
          <w:b/>
          <w:bCs/>
        </w:rPr>
      </w:pPr>
      <w:r>
        <w:rPr>
          <w:b/>
          <w:bCs/>
        </w:rPr>
        <w:br w:type="page"/>
      </w:r>
    </w:p>
    <w:p w14:paraId="010D5448" w14:textId="58AB2BAA" w:rsidR="00DF1B8B" w:rsidRDefault="001800AD" w:rsidP="00DF1B8B">
      <w:pPr>
        <w:spacing w:line="276" w:lineRule="auto"/>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DF1B8B">
      <w:pPr>
        <w:spacing w:line="276" w:lineRule="auto"/>
      </w:pPr>
      <w:r>
        <w:t>Entrada: Datos.</w:t>
      </w:r>
    </w:p>
    <w:p w14:paraId="08069EF8" w14:textId="31DFA262" w:rsidR="00DF1B8B" w:rsidRDefault="00DF1B8B" w:rsidP="00B9734C">
      <w:pPr>
        <w:spacing w:line="276" w:lineRule="auto"/>
      </w:pPr>
      <w:r>
        <w:t>Salida: Archivos de entrenamiento.</w:t>
      </w:r>
    </w:p>
    <w:p w14:paraId="1249F736" w14:textId="77777777" w:rsidR="00DF1B8B" w:rsidRDefault="002814E1" w:rsidP="00DF1B8B">
      <w:pPr>
        <w:spacing w:line="276" w:lineRule="auto"/>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DF1B8B">
      <w:pPr>
        <w:spacing w:line="276" w:lineRule="auto"/>
      </w:pPr>
      <w:r>
        <w:t xml:space="preserve">Entrada: </w:t>
      </w:r>
      <w:r w:rsidR="00771974">
        <w:t>I</w:t>
      </w:r>
      <w:r>
        <w:t>nformación pedida por el sistema.</w:t>
      </w:r>
    </w:p>
    <w:p w14:paraId="2BBB9CFF" w14:textId="629EC812" w:rsidR="000E4B8A" w:rsidRDefault="00DF1B8B" w:rsidP="00DF1B8B">
      <w:pPr>
        <w:spacing w:line="276" w:lineRule="auto"/>
      </w:pPr>
      <w:r>
        <w:t xml:space="preserve">Salida: </w:t>
      </w:r>
      <w:r w:rsidR="00771974">
        <w:t>S</w:t>
      </w:r>
      <w:r>
        <w:t xml:space="preserve">e crea el asistente virtual. </w:t>
      </w:r>
    </w:p>
    <w:p w14:paraId="7CB030B8" w14:textId="32D56EFD"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B9734C">
      <w:pPr>
        <w:spacing w:line="276" w:lineRule="auto"/>
      </w:pPr>
      <w:r>
        <w:t xml:space="preserve">Entrada: </w:t>
      </w:r>
      <w:r w:rsidR="00771974">
        <w:t>I</w:t>
      </w:r>
      <w:r>
        <w:t>nformación pedida por el sistema.</w:t>
      </w:r>
    </w:p>
    <w:p w14:paraId="4F4D0C83" w14:textId="17F3F362" w:rsidR="001800AD" w:rsidRPr="001800AD" w:rsidRDefault="00E2729D" w:rsidP="00B9734C">
      <w:pPr>
        <w:spacing w:line="276" w:lineRule="auto"/>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B9734C">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6C460330"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69958B8B" w14:textId="25E031E4" w:rsidR="00B71513" w:rsidRDefault="000C784E" w:rsidP="00B71513">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6C2E80DC" w14:textId="77777777" w:rsidR="00B025A3" w:rsidRDefault="00B025A3" w:rsidP="00B9734C">
      <w:pPr>
        <w:spacing w:line="276" w:lineRule="auto"/>
        <w:jc w:val="both"/>
        <w:rPr>
          <w:b/>
          <w:bCs/>
        </w:rPr>
      </w:pPr>
    </w:p>
    <w:p w14:paraId="0EEE1F89" w14:textId="77777777" w:rsidR="00B025A3" w:rsidRDefault="00B025A3">
      <w:pPr>
        <w:spacing w:after="0" w:line="240" w:lineRule="auto"/>
        <w:rPr>
          <w:b/>
          <w:bCs/>
        </w:rPr>
      </w:pPr>
      <w:r>
        <w:rPr>
          <w:b/>
          <w:bCs/>
        </w:rPr>
        <w:br w:type="page"/>
      </w:r>
    </w:p>
    <w:p w14:paraId="1C6E6E0E" w14:textId="4F125FB2" w:rsidR="000C784E" w:rsidRPr="0055135F" w:rsidRDefault="000C784E" w:rsidP="00B9734C">
      <w:pPr>
        <w:spacing w:line="276" w:lineRule="auto"/>
        <w:jc w:val="both"/>
        <w:rPr>
          <w:b/>
          <w:bCs/>
        </w:rPr>
      </w:pPr>
      <w:r w:rsidRPr="0055135F">
        <w:rPr>
          <w:b/>
          <w:bCs/>
        </w:rPr>
        <w:lastRenderedPageBreak/>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B9734C">
      <w:pPr>
        <w:pStyle w:val="Prrafodelista"/>
        <w:numPr>
          <w:ilvl w:val="0"/>
          <w:numId w:val="14"/>
        </w:numPr>
        <w:spacing w:after="0"/>
        <w:rPr>
          <w:rFonts w:ascii="Arial Black" w:hAnsi="Arial Black"/>
          <w:sz w:val="36"/>
          <w:szCs w:val="36"/>
        </w:rPr>
      </w:pPr>
      <w:r w:rsidRPr="00F46650">
        <w:t>4</w:t>
      </w:r>
      <w:r>
        <w:t>.0 GB de memoria RAM</w:t>
      </w:r>
    </w:p>
    <w:p w14:paraId="3B82AEC0" w14:textId="45BFFF2A" w:rsidR="000C784E" w:rsidRPr="00F46650" w:rsidRDefault="00B71513" w:rsidP="00B9734C">
      <w:pPr>
        <w:pStyle w:val="Prrafodelista"/>
        <w:numPr>
          <w:ilvl w:val="0"/>
          <w:numId w:val="14"/>
        </w:numPr>
        <w:spacing w:after="0"/>
        <w:rPr>
          <w:rFonts w:ascii="Arial Black" w:hAnsi="Arial Black"/>
          <w:sz w:val="36"/>
          <w:szCs w:val="36"/>
        </w:rPr>
      </w:pPr>
      <w:r>
        <w:t>Buena conexión a Internet</w:t>
      </w:r>
      <w:r w:rsidR="000C784E">
        <w:t xml:space="preserve">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5D45B86E"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stán diseñadas para almacenar, recuperar y administrar datos orientados a documentos o semiestructurados</w:t>
      </w:r>
      <w:r w:rsidR="00AD429F" w:rsidRPr="00AD429F">
        <w:rPr>
          <w:shd w:val="clear" w:color="auto" w:fill="FFFFFF"/>
        </w:rPr>
        <w:t xml:space="preserve">, </w:t>
      </w:r>
      <w:r w:rsidR="00AD429F" w:rsidRPr="00AD429F">
        <w:rPr>
          <w:color w:val="222222"/>
          <w:shd w:val="clear" w:color="auto" w:fill="FFFFFF"/>
        </w:rPr>
        <w:t>capaz de manejar conjuntos de datos de longitud no fija</w:t>
      </w:r>
      <w:r w:rsidR="00587499">
        <w:rPr>
          <w:color w:val="000000"/>
        </w:rPr>
        <w:t>)</w:t>
      </w:r>
      <w:r>
        <w:rPr>
          <w:color w:val="000000"/>
        </w:rPr>
        <w:t xml:space="preserve">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colecciones</w:t>
      </w:r>
      <w:r w:rsidR="008F4AB1">
        <w:rPr>
          <w:color w:val="000000"/>
        </w:rPr>
        <w:t xml:space="preserve"> </w:t>
      </w:r>
      <w:r w:rsidR="0025278A">
        <w:rPr>
          <w:color w:val="000000"/>
        </w:rPr>
        <w:t>(como las tablas</w:t>
      </w:r>
      <w:r w:rsidR="00194770">
        <w:rPr>
          <w:color w:val="000000"/>
        </w:rPr>
        <w:t xml:space="preserve"> </w:t>
      </w:r>
      <w:r w:rsidR="0025278A">
        <w:rPr>
          <w:color w:val="000000"/>
        </w:rPr>
        <w:t xml:space="preserve">en es los sistemas SQL) </w:t>
      </w:r>
      <w:r w:rsidR="00892291">
        <w:rPr>
          <w:color w:val="000000"/>
        </w:rPr>
        <w:t xml:space="preserve">las cuáles </w:t>
      </w:r>
      <w:r w:rsidR="007D3308">
        <w:rPr>
          <w:color w:val="000000"/>
        </w:rPr>
        <w:t xml:space="preserve">contienen </w:t>
      </w:r>
      <w:r w:rsidR="000A6A34">
        <w:rPr>
          <w:color w:val="000000"/>
        </w:rPr>
        <w:t xml:space="preserve">conjuntos de </w:t>
      </w:r>
      <w:r w:rsidR="007D3308">
        <w:rPr>
          <w:color w:val="000000"/>
        </w:rPr>
        <w:t xml:space="preserve">documentos </w:t>
      </w:r>
      <w:r w:rsidR="000A6A34">
        <w:rPr>
          <w:color w:val="000000"/>
        </w:rPr>
        <w:t>que contien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63334B">
        <w:rPr>
          <w:color w:val="000000"/>
        </w:rPr>
        <w:t xml:space="preserve"> BSON (</w:t>
      </w:r>
      <w:r w:rsidR="0063334B" w:rsidRPr="0063334B">
        <w:rPr>
          <w:i/>
          <w:iCs/>
        </w:rPr>
        <w:t xml:space="preserve">JSON Binario, </w:t>
      </w:r>
      <w:r w:rsidR="0063334B" w:rsidRPr="0063334B">
        <w:rPr>
          <w:i/>
          <w:iCs/>
          <w:shd w:val="clear" w:color="auto" w:fill="FFFFFF"/>
        </w:rPr>
        <w:t>es un formato de intercambio de datos usado principalmente para su almacenamiento y transferencia en la base de datos MongoDB</w:t>
      </w:r>
      <w:r w:rsidR="0063334B">
        <w:rPr>
          <w:i/>
          <w:iCs/>
          <w:shd w:val="clear" w:color="auto" w:fill="FFFFFF"/>
        </w:rPr>
        <w:t>,</w:t>
      </w:r>
      <w:r w:rsidR="0063334B" w:rsidRPr="0063334B">
        <w:rPr>
          <w:color w:val="202122"/>
          <w:sz w:val="21"/>
          <w:szCs w:val="21"/>
          <w:shd w:val="clear" w:color="auto" w:fill="FFFFFF"/>
        </w:rPr>
        <w:t xml:space="preserve"> </w:t>
      </w:r>
      <w:r w:rsidR="0063334B" w:rsidRPr="00E501C5">
        <w:rPr>
          <w:i/>
          <w:iCs/>
          <w:shd w:val="clear" w:color="auto" w:fill="FFFFFF"/>
        </w:rPr>
        <w:t>diseñado para tener un almacenamiento</w:t>
      </w:r>
      <w:r w:rsidR="00020A12">
        <w:rPr>
          <w:i/>
          <w:iCs/>
          <w:shd w:val="clear" w:color="auto" w:fill="FFFFFF"/>
        </w:rPr>
        <w:t xml:space="preserve"> y</w:t>
      </w:r>
      <w:r w:rsidR="0063334B" w:rsidRPr="00E501C5">
        <w:rPr>
          <w:i/>
          <w:iCs/>
          <w:shd w:val="clear" w:color="auto" w:fill="FFFFFF"/>
        </w:rPr>
        <w:t xml:space="preserve"> velocidad más eficiente</w:t>
      </w:r>
      <w:r w:rsidR="00CE48F9">
        <w:rPr>
          <w:i/>
          <w:iCs/>
          <w:shd w:val="clear" w:color="auto" w:fill="FFFFFF"/>
        </w:rPr>
        <w:t>, además</w:t>
      </w:r>
      <w:r w:rsidR="0063334B" w:rsidRPr="00E501C5">
        <w:rPr>
          <w:i/>
          <w:iCs/>
          <w:shd w:val="clear" w:color="auto" w:fill="FFFFFF"/>
        </w:rPr>
        <w:t xml:space="preserve"> soportar más tipos de datos que el formato JSON</w:t>
      </w:r>
      <w:r w:rsidR="008172A4">
        <w:rPr>
          <w:i/>
          <w:iCs/>
          <w:shd w:val="clear" w:color="auto" w:fill="FFFFFF"/>
        </w:rPr>
        <w:t xml:space="preserve"> </w:t>
      </w:r>
      <w:r w:rsidR="00AA2F16">
        <w:rPr>
          <w:i/>
          <w:iCs/>
          <w:shd w:val="clear" w:color="auto" w:fill="FFFFFF"/>
        </w:rPr>
        <w:t>(</w:t>
      </w:r>
      <w:r w:rsidR="00AA2F16">
        <w:rPr>
          <w:i/>
          <w:iCs/>
          <w:shd w:val="clear" w:color="auto" w:fill="FFFFFF"/>
        </w:rPr>
        <w:t>MongoDB también lo soporta</w:t>
      </w:r>
      <w:r w:rsidR="00AA2F16">
        <w:rPr>
          <w:i/>
          <w:iCs/>
          <w:shd w:val="clear" w:color="auto" w:fill="FFFFFF"/>
        </w:rPr>
        <w:t>)</w:t>
      </w:r>
      <w:r w:rsidR="0063334B" w:rsidRPr="00E501C5">
        <w:rPr>
          <w:i/>
          <w:iCs/>
          <w:shd w:val="clear" w:color="auto" w:fill="FFFFFF"/>
        </w:rPr>
        <w:t xml:space="preserve"> del cual proviene</w:t>
      </w:r>
      <w:r w:rsidR="00AA2F16">
        <w:rPr>
          <w:i/>
          <w:iCs/>
          <w:shd w:val="clear" w:color="auto" w:fill="FFFFFF"/>
        </w:rPr>
        <w:t>.</w:t>
      </w:r>
      <w:r w:rsidR="0063334B">
        <w:rPr>
          <w:color w:val="000000"/>
        </w:rPr>
        <w:t>)</w:t>
      </w:r>
      <w:r w:rsidR="007D3308" w:rsidRPr="0063334B">
        <w:rPr>
          <w:b/>
          <w:bCs/>
          <w:color w:val="000000"/>
        </w:rPr>
        <w:t>)</w:t>
      </w:r>
      <w:r w:rsidR="007D3308">
        <w:rPr>
          <w:color w:val="000000"/>
        </w:rPr>
        <w:t xml:space="preserve">. </w:t>
      </w:r>
    </w:p>
    <w:p w14:paraId="5132D4D1" w14:textId="140ECE42" w:rsidR="001B1C7C" w:rsidRPr="0029280C"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29280C">
        <w:rPr>
          <w:noProof/>
        </w:rPr>
        <w:drawing>
          <wp:inline distT="0" distB="0" distL="0" distR="0" wp14:anchorId="7AB542B5" wp14:editId="377FF6BF">
            <wp:extent cx="6905625" cy="4381500"/>
            <wp:effectExtent l="76200" t="76200" r="142875"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6918015" cy="438936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4AFB282" w14:textId="74DD5B3C"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Diagrama de Base de Datos</w:t>
      </w:r>
    </w:p>
    <w:p w14:paraId="453DF499" w14:textId="46274870" w:rsidR="00EB6000" w:rsidRPr="00496EC0" w:rsidRDefault="0029280C" w:rsidP="0029280C">
      <w:pPr>
        <w:spacing w:after="0" w:line="240" w:lineRule="auto"/>
        <w:rPr>
          <w:b/>
          <w:color w:val="000000"/>
        </w:rPr>
      </w:pPr>
      <w:r>
        <w:rPr>
          <w:b/>
          <w:color w:val="000000"/>
        </w:rPr>
        <w:br w:type="page"/>
      </w:r>
    </w:p>
    <w:p w14:paraId="54AB2F22" w14:textId="2766FAC9" w:rsidR="007D3308" w:rsidRPr="00DB67DE" w:rsidRDefault="007D3308" w:rsidP="00B9734C">
      <w:pPr>
        <w:spacing w:line="276"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4BBC9476"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776186">
        <w:t xml:space="preserve"> Un usuario en este caso puede tener muchos asistentes virtuales</w:t>
      </w:r>
      <w:r w:rsidR="00AB7AFF">
        <w:t>,</w:t>
      </w:r>
      <w:r w:rsidR="00776186">
        <w:t xml:space="preserve"> temas</w:t>
      </w:r>
      <w:r w:rsidR="00DB4925">
        <w:t xml:space="preserve"> </w:t>
      </w:r>
      <w:r w:rsidR="00AB7AFF">
        <w:t>y realizar varias acciones</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480BF45A"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se quedan registradas las acciones del usuario al interactuar con sistema (registro de usuario, inicios de sesión, operaciones respecto a las funcionalidades de la herramienta)</w:t>
      </w:r>
      <w:r w:rsidR="00A551F1">
        <w:rPr>
          <w:bCs/>
        </w:rPr>
        <w:t xml:space="preserve">. Esta </w:t>
      </w:r>
      <w:r w:rsidR="005D11F0">
        <w:rPr>
          <w:bCs/>
        </w:rPr>
        <w:t xml:space="preserve">colección </w:t>
      </w:r>
      <w:r w:rsidR="007665A7">
        <w:rPr>
          <w:bCs/>
        </w:rPr>
        <w:t>t</w:t>
      </w:r>
      <w:r w:rsidR="000A447D">
        <w:rPr>
          <w:bCs/>
        </w:rPr>
        <w:t>endrá</w:t>
      </w:r>
      <w:r w:rsidR="0025066C">
        <w:rPr>
          <w:bCs/>
        </w:rPr>
        <w:t xml:space="preserve"> además de documentos</w:t>
      </w:r>
      <w:r w:rsidR="008F45A1">
        <w:rPr>
          <w:bCs/>
        </w:rPr>
        <w:t>:</w:t>
      </w:r>
      <w:r w:rsidR="00EC689F">
        <w:rPr>
          <w:bCs/>
        </w:rPr>
        <w:t xml:space="preserve"> los</w:t>
      </w:r>
      <w:r w:rsidR="00A551F1">
        <w:rPr>
          <w:bCs/>
        </w:rPr>
        <w:t xml:space="preserve"> documentos </w:t>
      </w:r>
      <w:r w:rsidR="00FA2762">
        <w:rPr>
          <w:bCs/>
        </w:rPr>
        <w:t>embebidos</w:t>
      </w:r>
      <w:r w:rsidR="0025066C">
        <w:rPr>
          <w:bCs/>
        </w:rPr>
        <w:t xml:space="preserve"> (</w:t>
      </w:r>
      <w:r w:rsidR="0025066C" w:rsidRPr="00740BC8">
        <w:rPr>
          <w:bCs/>
          <w:i/>
          <w:iCs/>
          <w:lang w:val="es-ES"/>
        </w:rPr>
        <w:t xml:space="preserve">MongoDB permite tener documentos </w:t>
      </w:r>
      <w:r w:rsidR="00FA2762" w:rsidRPr="00740BC8">
        <w:rPr>
          <w:bCs/>
          <w:i/>
          <w:iCs/>
          <w:lang w:val="es-ES"/>
        </w:rPr>
        <w:t>embebidos</w:t>
      </w:r>
      <w:r w:rsidR="0025066C" w:rsidRPr="00740BC8">
        <w:rPr>
          <w:bCs/>
          <w:i/>
          <w:iCs/>
          <w:lang w:val="es-ES"/>
        </w:rPr>
        <w:t xml:space="preserve"> (documentos dentro de otros documentos</w:t>
      </w:r>
      <w:r w:rsidR="0025066C">
        <w:rPr>
          <w:bCs/>
          <w:i/>
          <w:iCs/>
          <w:lang w:val="es-ES"/>
        </w:rPr>
        <w:t>)</w:t>
      </w:r>
      <w:r w:rsidR="008555FC">
        <w:rPr>
          <w:bCs/>
        </w:rPr>
        <w:t xml:space="preserve">, </w:t>
      </w:r>
      <w:r w:rsidR="00223C0A">
        <w:rPr>
          <w:bCs/>
        </w:rPr>
        <w:t xml:space="preserve">en este caso </w:t>
      </w:r>
      <w:r w:rsidR="008555FC">
        <w:rPr>
          <w:bCs/>
        </w:rPr>
        <w:t xml:space="preserve">estos tienen el ID del documento </w:t>
      </w:r>
      <w:r w:rsidR="00CB51B9">
        <w:rPr>
          <w:bCs/>
        </w:rPr>
        <w:t>al que están relacionados</w:t>
      </w:r>
      <w:r w:rsidR="00740BC8">
        <w:rPr>
          <w:b/>
          <w:lang w:val="es-ES"/>
        </w:rPr>
        <w:t xml:space="preserve">, </w:t>
      </w:r>
      <w:r w:rsidR="00B46901">
        <w:rPr>
          <w:bCs/>
          <w:lang w:val="es-ES"/>
        </w:rPr>
        <w:t xml:space="preserve">dichos </w:t>
      </w:r>
      <w:r w:rsidR="00F93009">
        <w:rPr>
          <w:bCs/>
        </w:rPr>
        <w:t>documentos</w:t>
      </w:r>
      <w:r w:rsidR="008365CC">
        <w:rPr>
          <w:bCs/>
        </w:rPr>
        <w:t xml:space="preserve"> </w:t>
      </w:r>
      <w:r w:rsidR="00FA2762">
        <w:rPr>
          <w:bCs/>
        </w:rPr>
        <w:t xml:space="preserve">embebidos </w:t>
      </w:r>
      <w:r w:rsidR="008365CC">
        <w:rPr>
          <w:bCs/>
        </w:rPr>
        <w:t xml:space="preserve">están de color verde en la </w:t>
      </w:r>
      <w:r w:rsidR="008365CC" w:rsidRPr="008365CC">
        <w:rPr>
          <w:b/>
        </w:rPr>
        <w:t>Figura 2.3</w:t>
      </w:r>
      <w:r w:rsidR="00F93009">
        <w:rPr>
          <w:bCs/>
        </w:rPr>
        <w:t>)</w:t>
      </w:r>
      <w:r w:rsidR="00740BC8">
        <w:rPr>
          <w:bCs/>
        </w:rPr>
        <w:t>.</w:t>
      </w:r>
      <w:r w:rsidR="00DC6AA2">
        <w:rPr>
          <w:bCs/>
        </w:rPr>
        <w:t xml:space="preserve"> En este caso la lectura sería, por ejemplo, que con </w:t>
      </w:r>
      <w:r w:rsidR="00E23542">
        <w:rPr>
          <w:bCs/>
        </w:rPr>
        <w:t xml:space="preserve">los </w:t>
      </w:r>
      <w:r w:rsidR="00DC6AA2">
        <w:rPr>
          <w:bCs/>
        </w:rPr>
        <w:t>asistentes virtuales</w:t>
      </w:r>
      <w:r w:rsidR="006A2772">
        <w:rPr>
          <w:bCs/>
        </w:rPr>
        <w:t xml:space="preserve"> se</w:t>
      </w:r>
      <w:r w:rsidR="008D7BAC">
        <w:rPr>
          <w:bCs/>
        </w:rPr>
        <w:t xml:space="preserve"> </w:t>
      </w:r>
      <w:r w:rsidR="00DC6AA2">
        <w:rPr>
          <w:bCs/>
        </w:rPr>
        <w:t>realiza</w:t>
      </w:r>
      <w:r w:rsidR="006A2772">
        <w:rPr>
          <w:bCs/>
        </w:rPr>
        <w:t>n</w:t>
      </w:r>
      <w:r w:rsidR="00DC6AA2">
        <w:rPr>
          <w:bCs/>
        </w:rPr>
        <w:t xml:space="preserve"> varias acciones</w:t>
      </w:r>
      <w:r w:rsidR="0083077B">
        <w:rPr>
          <w:bCs/>
        </w:rPr>
        <w:t xml:space="preserve">: </w:t>
      </w:r>
      <w:r w:rsidR="00DC6AA2">
        <w:rPr>
          <w:bCs/>
        </w:rPr>
        <w:t>crear, entrenar, iniciar servido</w:t>
      </w:r>
      <w:r w:rsidR="00E30678">
        <w:rPr>
          <w:bCs/>
        </w:rPr>
        <w:t>r</w:t>
      </w:r>
      <w:r w:rsidR="00DC6AA2">
        <w:rPr>
          <w:bCs/>
        </w:rPr>
        <w:t xml:space="preserve"> de un asistente</w:t>
      </w:r>
      <w:r w:rsidR="0083077B">
        <w:rPr>
          <w:bCs/>
        </w:rPr>
        <w:t>;</w:t>
      </w:r>
      <w:r w:rsidR="00644FA9">
        <w:rPr>
          <w:bCs/>
        </w:rPr>
        <w:t xml:space="preserve"> dichas acciones que son realizadas por el usuario se quedan registradas dentro de</w:t>
      </w:r>
      <w:r w:rsidR="0021527D">
        <w:rPr>
          <w:bCs/>
        </w:rPr>
        <w:t xml:space="preserve"> los documentos de</w:t>
      </w:r>
      <w:r w:rsidR="00644FA9">
        <w:rPr>
          <w:bCs/>
        </w:rPr>
        <w:t xml:space="preserve"> la colección Acciones</w:t>
      </w:r>
      <w:r w:rsidR="00D16C70">
        <w:rPr>
          <w:bCs/>
        </w:rPr>
        <w:t xml:space="preserve"> como documentos embebidos.</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0E95748C" w14:textId="50886A10" w:rsidR="00C629E3" w:rsidRPr="00C629E3" w:rsidRDefault="00C629E3" w:rsidP="00C629E3">
      <w:pPr>
        <w:pStyle w:val="Prrafodelista"/>
        <w:numPr>
          <w:ilvl w:val="0"/>
          <w:numId w:val="31"/>
        </w:numPr>
        <w:jc w:val="both"/>
        <w:rPr>
          <w:b/>
        </w:rPr>
      </w:pPr>
      <w:r>
        <w:rPr>
          <w:b/>
        </w:rPr>
        <w:t>Los documentos se van insertando a medida que el usuario guarda información</w:t>
      </w:r>
      <w:r>
        <w:rPr>
          <w:b/>
          <w:lang w:val="es-ES"/>
        </w:rPr>
        <w:t xml:space="preserve"> en el sistema, pues al registrarse un usuario, por ejemplo, se crea un documento con los datos de dicho usuario</w:t>
      </w:r>
      <w:r w:rsidR="002E465D">
        <w:rPr>
          <w:b/>
          <w:lang w:val="es-ES"/>
        </w:rPr>
        <w:t xml:space="preserve"> y así sucesivamente ocurre con los demás datos que deben guardarse en la base de datos</w:t>
      </w:r>
      <w:r w:rsidR="006C264D">
        <w:rPr>
          <w:b/>
          <w:lang w:val="es-ES"/>
        </w:rPr>
        <w:t>. Mientras</w:t>
      </w:r>
      <w:r w:rsidR="001B0D9A">
        <w:rPr>
          <w:b/>
          <w:lang w:val="es-ES"/>
        </w:rPr>
        <w:t xml:space="preserve"> no haya un documento definido la colecci</w:t>
      </w:r>
      <w:r w:rsidR="000E44FE">
        <w:rPr>
          <w:b/>
          <w:lang w:val="es-ES"/>
        </w:rPr>
        <w:t>ón</w:t>
      </w:r>
      <w:r w:rsidR="001B0D9A">
        <w:rPr>
          <w:b/>
          <w:lang w:val="es-ES"/>
        </w:rPr>
        <w:t xml:space="preserve"> no se creará</w:t>
      </w:r>
      <w:r w:rsidR="006B1E13">
        <w:rPr>
          <w:b/>
          <w:lang w:val="es-ES"/>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r w:rsidRPr="00961EAE">
        <w:rPr>
          <w:rFonts w:ascii="Courier New" w:hAnsi="Courier New" w:cs="Courier New"/>
          <w:i/>
          <w:iCs/>
        </w:rPr>
        <w:t>ramuel.yaml</w:t>
      </w:r>
      <w:proofErr w:type="spell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r w:rsidRPr="008B6BE5">
        <w:rPr>
          <w:b/>
          <w:bCs/>
        </w:rPr>
        <w:t>domain.yaml</w:t>
      </w:r>
      <w:proofErr w:type="spell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r>
        <w:rPr>
          <w:b/>
          <w:bCs/>
        </w:rPr>
        <w:t>nlu</w:t>
      </w:r>
      <w:r w:rsidRPr="008B6BE5">
        <w:rPr>
          <w:b/>
          <w:bCs/>
        </w:rPr>
        <w:t>.yaml</w:t>
      </w:r>
      <w:proofErr w:type="spellEnd"/>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21D22005" w:rsidR="00961913" w:rsidRPr="002F6480" w:rsidRDefault="00990E28" w:rsidP="003569CF">
            <w:pPr>
              <w:spacing w:after="0" w:line="360" w:lineRule="auto"/>
              <w:jc w:val="both"/>
            </w:pPr>
            <w:r>
              <w:t>3</w:t>
            </w:r>
            <w:r w:rsidR="00961913" w:rsidRPr="002F6480">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5FE500F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1104A343" w14:textId="4C546085"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3BB87F19"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c>
          <w:tcPr>
            <w:tcW w:w="2409" w:type="dxa"/>
          </w:tcPr>
          <w:p w14:paraId="2C975BAE" w14:textId="4296D0B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0</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66F2143C" w:rsidR="00961913" w:rsidRPr="00747405" w:rsidRDefault="00654800" w:rsidP="003569CF">
            <w:pPr>
              <w:pStyle w:val="Default"/>
              <w:spacing w:line="360" w:lineRule="auto"/>
              <w:jc w:val="both"/>
              <w:rPr>
                <w:rFonts w:ascii="Arial" w:hAnsi="Arial" w:cs="Arial"/>
                <w:b/>
                <w:bCs/>
                <w:color w:val="auto"/>
                <w:lang w:val="es-ES"/>
              </w:rPr>
            </w:pPr>
            <w:r>
              <w:rPr>
                <w:rFonts w:ascii="Arial" w:hAnsi="Arial" w:cs="Arial"/>
                <w:b/>
                <w:bCs/>
                <w:color w:val="auto"/>
                <w:lang w:val="es-ES"/>
              </w:rPr>
              <w:t>3</w:t>
            </w:r>
            <w:r w:rsidR="00B64221">
              <w:rPr>
                <w:rFonts w:ascii="Arial" w:hAnsi="Arial" w:cs="Arial"/>
                <w:b/>
                <w:bCs/>
                <w:color w:val="auto"/>
                <w:lang w:val="es-ES"/>
              </w:rPr>
              <w:t>9</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0E8500C8"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490CA7">
        <w:rPr>
          <w:b/>
        </w:rPr>
        <w:t>3</w:t>
      </w:r>
      <w:r w:rsidR="00165FB4">
        <w:rPr>
          <w:b/>
        </w:rPr>
        <w:t>9</w:t>
      </w:r>
    </w:p>
    <w:p w14:paraId="57D8CF28" w14:textId="1FD3B56A"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490CA7">
        <w:rPr>
          <w:rFonts w:eastAsia="Arial"/>
          <w:b/>
          <w:sz w:val="28"/>
        </w:rPr>
        <w:t>0.9</w:t>
      </w:r>
      <w:r w:rsidR="00DC5DA8">
        <w:rPr>
          <w:rFonts w:eastAsia="Arial"/>
          <w:b/>
          <w:sz w:val="28"/>
        </w:rPr>
        <w:t>9</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22D787EB" w:rsidR="00961913" w:rsidRPr="002F6480" w:rsidRDefault="00910E1F" w:rsidP="003569CF">
            <w:pPr>
              <w:autoSpaceDE w:val="0"/>
              <w:autoSpaceDN w:val="0"/>
              <w:adjustRightInd w:val="0"/>
              <w:spacing w:after="0" w:line="360" w:lineRule="auto"/>
              <w:jc w:val="both"/>
            </w:pPr>
            <w:r>
              <w:t>1</w:t>
            </w:r>
            <w:r w:rsidR="00C9237C">
              <w:t>.5</w:t>
            </w:r>
          </w:p>
        </w:tc>
        <w:tc>
          <w:tcPr>
            <w:tcW w:w="2210" w:type="dxa"/>
          </w:tcPr>
          <w:p w14:paraId="2F0C9063" w14:textId="5042DD4E" w:rsidR="00961913" w:rsidRPr="002F6480" w:rsidRDefault="00961913" w:rsidP="003569CF">
            <w:pPr>
              <w:autoSpaceDE w:val="0"/>
              <w:autoSpaceDN w:val="0"/>
              <w:adjustRightInd w:val="0"/>
              <w:spacing w:after="0" w:line="360" w:lineRule="auto"/>
              <w:jc w:val="both"/>
            </w:pPr>
            <w:r w:rsidRPr="002F6480">
              <w:t>-</w:t>
            </w:r>
            <w:r w:rsidR="00910E1F">
              <w:t>1</w:t>
            </w:r>
            <w:r w:rsidR="00C9237C">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388AB0BF"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CB604C">
        <w:rPr>
          <w:rFonts w:ascii="Arial" w:hAnsi="Arial" w:cs="Arial"/>
          <w:b/>
          <w:color w:val="auto"/>
          <w:lang w:val="es-ES"/>
        </w:rPr>
        <w:t>0.9</w:t>
      </w:r>
      <w:r w:rsidR="007974B4">
        <w:rPr>
          <w:rFonts w:ascii="Arial" w:hAnsi="Arial" w:cs="Arial"/>
          <w:b/>
          <w:color w:val="auto"/>
          <w:lang w:val="es-ES"/>
        </w:rPr>
        <w:t>9</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25197048"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30342B84"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3995418"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60</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00046B3E"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18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345B72A7"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3</w:t>
            </w:r>
            <w:r w:rsidR="0096554F">
              <w:rPr>
                <w:rFonts w:ascii="Arial" w:hAnsi="Arial" w:cs="Arial"/>
                <w:color w:val="auto"/>
                <w:lang w:val="es-ES"/>
              </w:rPr>
              <w:t>2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7682981D" w:rsidR="00961913" w:rsidRPr="00730285" w:rsidRDefault="009F6C2E"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4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3E2B9BEB"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7BB3CFDC" w:rsidR="00961913" w:rsidRPr="002F6480" w:rsidRDefault="006B47D0" w:rsidP="003569CF">
            <w:pPr>
              <w:pStyle w:val="Default"/>
              <w:spacing w:line="360" w:lineRule="auto"/>
              <w:jc w:val="both"/>
              <w:rPr>
                <w:rFonts w:ascii="Arial" w:hAnsi="Arial" w:cs="Arial"/>
                <w:color w:val="auto"/>
                <w:lang w:val="es-ES"/>
              </w:rPr>
            </w:pPr>
            <w:r>
              <w:rPr>
                <w:rFonts w:ascii="Arial" w:hAnsi="Arial" w:cs="Arial"/>
                <w:color w:val="auto"/>
                <w:lang w:val="es-ES"/>
              </w:rPr>
              <w:t>25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6B088748" w:rsidR="00961913" w:rsidRPr="006B47D0" w:rsidRDefault="00961913" w:rsidP="003569CF">
            <w:pPr>
              <w:pStyle w:val="Default"/>
              <w:spacing w:line="360" w:lineRule="auto"/>
              <w:jc w:val="both"/>
              <w:rPr>
                <w:rFonts w:ascii="Arial" w:hAnsi="Arial" w:cs="Arial"/>
                <w:b/>
                <w:bCs/>
                <w:color w:val="auto"/>
                <w:lang w:val="es-ES"/>
              </w:rPr>
            </w:pPr>
            <w:r w:rsidRPr="006B47D0">
              <w:rPr>
                <w:rFonts w:ascii="Arial" w:hAnsi="Arial" w:cs="Arial"/>
                <w:b/>
                <w:bCs/>
                <w:color w:val="auto"/>
                <w:lang w:val="es-ES"/>
              </w:rPr>
              <w:t>1</w:t>
            </w:r>
            <w:r w:rsidR="00506CA6">
              <w:rPr>
                <w:rFonts w:ascii="Arial" w:hAnsi="Arial" w:cs="Arial"/>
                <w:b/>
                <w:bCs/>
                <w:color w:val="auto"/>
                <w:lang w:val="es-ES"/>
              </w:rPr>
              <w:t>460</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0B227B72" w14:textId="77777777" w:rsidR="00961913" w:rsidRPr="002F6480" w:rsidRDefault="00961913" w:rsidP="00961913">
      <w:pPr>
        <w:autoSpaceDE w:val="0"/>
        <w:autoSpaceDN w:val="0"/>
        <w:adjustRightInd w:val="0"/>
        <w:spacing w:after="0" w:line="360" w:lineRule="auto"/>
        <w:jc w:val="both"/>
      </w:pPr>
      <w:r w:rsidRPr="002654C7">
        <w:rPr>
          <w:b/>
        </w:rPr>
        <w:lastRenderedPageBreak/>
        <w:t>Ecuación 3.</w:t>
      </w:r>
      <w:r>
        <w:rPr>
          <w:b/>
        </w:rPr>
        <w:t>6</w:t>
      </w:r>
      <w:r w:rsidRPr="002F6480">
        <w:t xml:space="preserve">: Costo. </w:t>
      </w:r>
    </w:p>
    <w:p w14:paraId="44E66947" w14:textId="77777777" w:rsidR="00961913" w:rsidRPr="002F6480" w:rsidRDefault="00961913" w:rsidP="00961913">
      <w:pPr>
        <w:autoSpaceDE w:val="0"/>
        <w:autoSpaceDN w:val="0"/>
        <w:adjustRightInd w:val="0"/>
        <w:spacing w:after="0" w:line="360" w:lineRule="auto"/>
        <w:jc w:val="both"/>
      </w:pPr>
      <w:r w:rsidRPr="002F6480">
        <w:rPr>
          <w:b/>
        </w:rPr>
        <w:t xml:space="preserve">C = E (Total)*CHH </w:t>
      </w:r>
    </w:p>
    <w:p w14:paraId="5661B0B8" w14:textId="741BB923" w:rsidR="00961913" w:rsidRPr="002F6480" w:rsidRDefault="00961913" w:rsidP="00961913">
      <w:pPr>
        <w:autoSpaceDE w:val="0"/>
        <w:autoSpaceDN w:val="0"/>
        <w:adjustRightInd w:val="0"/>
        <w:spacing w:after="0" w:line="360" w:lineRule="auto"/>
        <w:jc w:val="both"/>
      </w:pPr>
      <w:r w:rsidRPr="002F6480">
        <w:t>D</w:t>
      </w:r>
      <w:r w:rsidR="00431DEE">
        <w:t>ó</w:t>
      </w:r>
      <w:r w:rsidRPr="002F6480">
        <w:t xml:space="preserve">nde: </w:t>
      </w:r>
    </w:p>
    <w:p w14:paraId="7CC55A35" w14:textId="77777777" w:rsidR="00961913" w:rsidRPr="002F6480" w:rsidRDefault="00961913" w:rsidP="00961913">
      <w:pPr>
        <w:autoSpaceDE w:val="0"/>
        <w:autoSpaceDN w:val="0"/>
        <w:adjustRightInd w:val="0"/>
        <w:spacing w:after="0" w:line="360" w:lineRule="auto"/>
        <w:jc w:val="both"/>
      </w:pPr>
      <w:r w:rsidRPr="002F6480">
        <w:rPr>
          <w:b/>
        </w:rPr>
        <w:t>CHH</w:t>
      </w:r>
      <w:r w:rsidRPr="002F6480">
        <w:t xml:space="preserve">: Costo por hombre hora </w:t>
      </w:r>
    </w:p>
    <w:p w14:paraId="3A229B84" w14:textId="77777777" w:rsidR="00961913" w:rsidRPr="002F6480" w:rsidRDefault="00961913" w:rsidP="00961913">
      <w:pPr>
        <w:autoSpaceDE w:val="0"/>
        <w:autoSpaceDN w:val="0"/>
        <w:adjustRightInd w:val="0"/>
        <w:spacing w:after="0" w:line="360" w:lineRule="auto"/>
        <w:jc w:val="both"/>
      </w:pPr>
      <w:r w:rsidRPr="002F6480">
        <w:t xml:space="preserve">A continuación, se muestra la ecuación 2.7 de costo por hombre hora </w:t>
      </w:r>
    </w:p>
    <w:p w14:paraId="5CB4DEF5" w14:textId="77777777" w:rsidR="00961913" w:rsidRPr="002F6480" w:rsidRDefault="00961913" w:rsidP="00961913">
      <w:pPr>
        <w:autoSpaceDE w:val="0"/>
        <w:autoSpaceDN w:val="0"/>
        <w:adjustRightInd w:val="0"/>
        <w:spacing w:after="0" w:line="360" w:lineRule="auto"/>
        <w:jc w:val="both"/>
      </w:pPr>
      <w:r w:rsidRPr="002F6480">
        <w:t xml:space="preserve">Ecuación 2.7: Costo por hombre hora </w:t>
      </w:r>
    </w:p>
    <w:p w14:paraId="21DA4C33" w14:textId="77777777" w:rsidR="00961913" w:rsidRPr="002F6480" w:rsidRDefault="00961913" w:rsidP="00961913">
      <w:pPr>
        <w:autoSpaceDE w:val="0"/>
        <w:autoSpaceDN w:val="0"/>
        <w:adjustRightInd w:val="0"/>
        <w:spacing w:after="0" w:line="360" w:lineRule="auto"/>
        <w:jc w:val="both"/>
      </w:pPr>
      <w:r w:rsidRPr="002F6480">
        <w:rPr>
          <w:b/>
        </w:rPr>
        <w:t xml:space="preserve">CHH = K * THP </w:t>
      </w:r>
    </w:p>
    <w:p w14:paraId="4EAA0948" w14:textId="22366803" w:rsidR="00961913" w:rsidRPr="002F6480" w:rsidRDefault="00961913" w:rsidP="00961913">
      <w:pPr>
        <w:autoSpaceDE w:val="0"/>
        <w:autoSpaceDN w:val="0"/>
        <w:adjustRightInd w:val="0"/>
        <w:spacing w:after="0" w:line="360" w:lineRule="auto"/>
        <w:jc w:val="both"/>
      </w:pPr>
      <w:r w:rsidRPr="002F6480">
        <w:t>D</w:t>
      </w:r>
      <w:r w:rsidR="003B46FC">
        <w:t>ó</w:t>
      </w:r>
      <w:r w:rsidRPr="002F6480">
        <w:t xml:space="preserve">nde: </w:t>
      </w:r>
    </w:p>
    <w:p w14:paraId="6C32F74E" w14:textId="77777777" w:rsidR="00961913" w:rsidRPr="002F6480" w:rsidRDefault="00961913" w:rsidP="00961913">
      <w:pPr>
        <w:autoSpaceDE w:val="0"/>
        <w:autoSpaceDN w:val="0"/>
        <w:adjustRightInd w:val="0"/>
        <w:spacing w:after="0" w:line="360" w:lineRule="auto"/>
        <w:jc w:val="both"/>
      </w:pPr>
      <w:r w:rsidRPr="002F6480">
        <w:rPr>
          <w:b/>
        </w:rPr>
        <w:t>K</w:t>
      </w:r>
      <w:r w:rsidRPr="002F6480">
        <w:t xml:space="preserve">: Coeficiente que tiene en cuenta los costos indirectos (1,5 y 2,0). </w:t>
      </w:r>
    </w:p>
    <w:p w14:paraId="7A46579B" w14:textId="71BA7F92" w:rsidR="00961913" w:rsidRPr="002F6480" w:rsidRDefault="00961913" w:rsidP="00961913">
      <w:pPr>
        <w:autoSpaceDE w:val="0"/>
        <w:autoSpaceDN w:val="0"/>
        <w:adjustRightInd w:val="0"/>
        <w:spacing w:after="0" w:line="360" w:lineRule="auto"/>
        <w:jc w:val="both"/>
      </w:pPr>
      <w:r w:rsidRPr="002F6480">
        <w:t>THP: Tarifa Horaria Promedio. El salario promedio de las personas</w:t>
      </w:r>
      <w:r w:rsidR="005D7619">
        <w:t xml:space="preserve"> </w:t>
      </w:r>
      <w:r w:rsidR="00E30088">
        <w:t>(2</w:t>
      </w:r>
      <w:r w:rsidR="005D7619">
        <w:t xml:space="preserve"> personas en este caso</w:t>
      </w:r>
      <w:r w:rsidR="001A6B0D">
        <w:t>:</w:t>
      </w:r>
      <w:r w:rsidR="005D7619">
        <w:t xml:space="preserve"> Diseñador (Analista) y Desarrollador)</w:t>
      </w:r>
      <w:r w:rsidRPr="002F6480">
        <w:t xml:space="preserve"> que trabajan en el proyecto que es $</w:t>
      </w:r>
      <w:r w:rsidR="007513D4">
        <w:t>3000</w:t>
      </w:r>
      <w:r w:rsidRPr="002F6480">
        <w:t xml:space="preserve"> en CUP dividido entre 160 horas. </w:t>
      </w:r>
    </w:p>
    <w:p w14:paraId="779BC147" w14:textId="0A54CDE0" w:rsidR="00961913" w:rsidRPr="002F6480" w:rsidRDefault="00961913" w:rsidP="00961913">
      <w:pPr>
        <w:autoSpaceDE w:val="0"/>
        <w:autoSpaceDN w:val="0"/>
        <w:adjustRightInd w:val="0"/>
        <w:spacing w:after="0" w:line="360" w:lineRule="auto"/>
        <w:jc w:val="both"/>
      </w:pPr>
      <w:r w:rsidRPr="002F6480">
        <w:rPr>
          <w:b/>
        </w:rPr>
        <w:t>CHH</w:t>
      </w:r>
      <w:r w:rsidRPr="002F6480">
        <w:t xml:space="preserve"> = </w:t>
      </w:r>
      <w:r w:rsidR="00E30088">
        <w:t>1</w:t>
      </w:r>
      <w:r w:rsidRPr="002F6480">
        <w:t xml:space="preserve"> * </w:t>
      </w:r>
      <w:r w:rsidR="007513D4">
        <w:t>3000</w:t>
      </w:r>
      <w:r w:rsidRPr="002F6480">
        <w:t xml:space="preserve"> / 160 </w:t>
      </w:r>
    </w:p>
    <w:p w14:paraId="2D52B742" w14:textId="7D29931B" w:rsidR="00961913" w:rsidRPr="002F6480" w:rsidRDefault="00961913" w:rsidP="00961913">
      <w:pPr>
        <w:autoSpaceDE w:val="0"/>
        <w:autoSpaceDN w:val="0"/>
        <w:adjustRightInd w:val="0"/>
        <w:spacing w:after="0" w:line="360" w:lineRule="auto"/>
        <w:jc w:val="both"/>
      </w:pPr>
      <w:r w:rsidRPr="002F6480">
        <w:rPr>
          <w:b/>
        </w:rPr>
        <w:t xml:space="preserve">CHH </w:t>
      </w:r>
      <w:r w:rsidRPr="002F6480">
        <w:t xml:space="preserve">= </w:t>
      </w:r>
      <w:r w:rsidR="007513D4">
        <w:t>18.75</w:t>
      </w:r>
      <w:r w:rsidRPr="002F6480">
        <w:t xml:space="preserve"> </w:t>
      </w:r>
    </w:p>
    <w:p w14:paraId="594D1932" w14:textId="77777777" w:rsidR="00961913" w:rsidRPr="002F6480" w:rsidRDefault="00961913" w:rsidP="00961913">
      <w:pPr>
        <w:autoSpaceDE w:val="0"/>
        <w:autoSpaceDN w:val="0"/>
        <w:adjustRightInd w:val="0"/>
        <w:spacing w:after="0" w:line="360" w:lineRule="auto"/>
        <w:jc w:val="both"/>
      </w:pPr>
      <w:r w:rsidRPr="002F6480">
        <w:t xml:space="preserve">Entonces: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2744E81D" w14:textId="08320E62" w:rsidR="00961913" w:rsidRPr="002F6480" w:rsidRDefault="00961913" w:rsidP="00961913">
      <w:pPr>
        <w:autoSpaceDE w:val="0"/>
        <w:autoSpaceDN w:val="0"/>
        <w:adjustRightInd w:val="0"/>
        <w:spacing w:after="0" w:line="360" w:lineRule="auto"/>
        <w:jc w:val="both"/>
      </w:pPr>
      <w:r w:rsidRPr="002F6480">
        <w:t>El salario promedio del desarrollador de este caso de estudio es de $</w:t>
      </w:r>
      <w:r w:rsidR="00FC058A">
        <w:t>4000</w:t>
      </w:r>
      <w:r w:rsidRPr="002F6480">
        <w:t xml:space="preserve"> en CUP y por tanto la THP = </w:t>
      </w:r>
      <w:r w:rsidR="00FC058A">
        <w:t>4000</w:t>
      </w:r>
      <w:r w:rsidRPr="002F6480">
        <w:t xml:space="preserve"> / 160 = </w:t>
      </w:r>
      <w:r w:rsidR="00FC058A">
        <w:t>25</w:t>
      </w:r>
    </w:p>
    <w:p w14:paraId="19896A31" w14:textId="2FC28903" w:rsidR="00961913" w:rsidRPr="002F6480" w:rsidRDefault="00961913" w:rsidP="00961913">
      <w:pPr>
        <w:autoSpaceDE w:val="0"/>
        <w:autoSpaceDN w:val="0"/>
        <w:adjustRightInd w:val="0"/>
        <w:spacing w:after="0" w:line="360" w:lineRule="auto"/>
        <w:jc w:val="both"/>
      </w:pPr>
      <w:r w:rsidRPr="002F6480">
        <w:rPr>
          <w:b/>
        </w:rPr>
        <w:t>C</w:t>
      </w:r>
      <w:r w:rsidRPr="002F6480">
        <w:t xml:space="preserve"> = </w:t>
      </w:r>
      <w:r w:rsidR="00820477">
        <w:t>460</w:t>
      </w:r>
      <w:r w:rsidRPr="002F6480">
        <w:t xml:space="preserve"> * </w:t>
      </w:r>
      <w:r w:rsidR="00C41351">
        <w:t>1.5</w:t>
      </w:r>
      <w:r w:rsidRPr="002F6480">
        <w:t xml:space="preserve"> * </w:t>
      </w:r>
      <w:r w:rsidR="00E30088">
        <w:t>15</w:t>
      </w:r>
      <w:r w:rsidRPr="002F6480">
        <w:t xml:space="preserve"> = $ </w:t>
      </w:r>
      <w:r w:rsidR="00CE6898">
        <w:t>17.250</w:t>
      </w:r>
    </w:p>
    <w:p w14:paraId="47BBA27B" w14:textId="720E4EA0" w:rsidR="00961913" w:rsidRDefault="00961913" w:rsidP="00961913">
      <w:pPr>
        <w:autoSpaceDE w:val="0"/>
        <w:autoSpaceDN w:val="0"/>
        <w:adjustRightInd w:val="0"/>
        <w:spacing w:after="0" w:line="360" w:lineRule="auto"/>
        <w:jc w:val="both"/>
      </w:pPr>
      <w:r w:rsidRPr="002F6480">
        <w:t xml:space="preserve">De los resultados obtenidos se interpreta que el proyecto se desarrolla en aproximadamente </w:t>
      </w:r>
      <w:r w:rsidR="007F2294">
        <w:t>2</w:t>
      </w:r>
      <w:r w:rsidRPr="002F6480">
        <w:t xml:space="preserve"> meses y </w:t>
      </w:r>
      <w:r w:rsidR="007F2294">
        <w:t>10</w:t>
      </w:r>
      <w:r w:rsidR="003608A5">
        <w:t xml:space="preserve"> días</w:t>
      </w:r>
      <w:r w:rsidRPr="002F6480">
        <w:t xml:space="preserve">. El costo de producción total se estima que sea </w:t>
      </w:r>
      <w:r w:rsidR="009F221F" w:rsidRPr="009F221F">
        <w:rPr>
          <w:b/>
          <w:bCs/>
        </w:rPr>
        <w:t xml:space="preserve">$ </w:t>
      </w:r>
      <w:r w:rsidR="00EE0B28" w:rsidRPr="00EE0B28">
        <w:rPr>
          <w:b/>
          <w:bCs/>
        </w:rPr>
        <w:t>17.250</w:t>
      </w:r>
      <w:r w:rsidR="00EE0B28">
        <w:t xml:space="preserve"> </w:t>
      </w:r>
      <w:r w:rsidRPr="002F6480">
        <w:t xml:space="preserve">en CUP. </w:t>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br w:type="page"/>
      </w:r>
    </w:p>
    <w:p w14:paraId="41906ADA" w14:textId="71E09440" w:rsidR="006A7A44" w:rsidRDefault="006A7A44" w:rsidP="006A7A44">
      <w:pPr>
        <w:pStyle w:val="Ttulo2"/>
        <w:jc w:val="both"/>
        <w:rPr>
          <w:rFonts w:ascii="Arial" w:hAnsi="Arial" w:cs="Arial"/>
          <w:b/>
          <w:bCs/>
          <w:color w:val="auto"/>
          <w:sz w:val="24"/>
          <w:szCs w:val="24"/>
        </w:rPr>
      </w:pPr>
      <w:bookmarkStart w:id="84" w:name="_Toc116232250"/>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6"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A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7">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8"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9"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0"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1"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2"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3"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4"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5"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6"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7"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8"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9"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0"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1"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2"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3"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4"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5"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xml:space="preserve">]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r w:rsidR="00697A7D">
        <w:rPr>
          <w:lang w:val="en-US"/>
        </w:rPr>
        <w:t xml:space="preserve"> </w:t>
      </w: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w:t>
      </w:r>
      <w:proofErr w:type="spellStart"/>
      <w:r w:rsidRPr="00CE7BFA">
        <w:t>Koh</w:t>
      </w:r>
      <w:proofErr w:type="spellEnd"/>
      <w:r w:rsidRPr="00CE7BFA">
        <w:t xml:space="preserve"> </w:t>
      </w:r>
      <w:proofErr w:type="spellStart"/>
      <w:r w:rsidRPr="00CE7BFA">
        <w:t>Wee</w:t>
      </w:r>
      <w:proofErr w:type="spellEnd"/>
      <w:r w:rsidRPr="00CE7BFA">
        <w:t xml:space="preserve"> </w:t>
      </w:r>
      <w:proofErr w:type="spellStart"/>
      <w:r w:rsidRPr="00CE7BFA">
        <w:t>Lit</w:t>
      </w:r>
      <w:proofErr w:type="spellEnd"/>
      <w:r w:rsidRPr="00CE7BFA">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6"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7"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8"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69"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0"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w:t>
      </w:r>
      <w:proofErr w:type="spellStart"/>
      <w:r>
        <w:t>Programing</w:t>
      </w:r>
      <w:proofErr w:type="spellEnd"/>
      <w:r>
        <w:t xml:space="preserve"> </w:t>
      </w:r>
      <w:proofErr w:type="spellStart"/>
      <w:r>
        <w:t>Ingenieria</w:t>
      </w:r>
      <w:proofErr w:type="spellEnd"/>
      <w:r>
        <w:t xml:space="preserve"> de Software. </w:t>
      </w:r>
      <w:hyperlink r:id="rId71"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2"/>
      <w:footerReference w:type="default" r:id="rId73"/>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01C835" w14:textId="77777777" w:rsidR="00627B54" w:rsidRDefault="00627B54" w:rsidP="00F335AA">
      <w:pPr>
        <w:spacing w:after="0" w:line="240" w:lineRule="auto"/>
      </w:pPr>
      <w:r>
        <w:separator/>
      </w:r>
    </w:p>
  </w:endnote>
  <w:endnote w:type="continuationSeparator" w:id="0">
    <w:p w14:paraId="40C94B33" w14:textId="77777777" w:rsidR="00627B54" w:rsidRDefault="00627B54" w:rsidP="00F335AA">
      <w:pPr>
        <w:spacing w:after="0" w:line="240" w:lineRule="auto"/>
      </w:pPr>
      <w:r>
        <w:continuationSeparator/>
      </w:r>
    </w:p>
  </w:endnote>
  <w:endnote w:type="continuationNotice" w:id="1">
    <w:p w14:paraId="6BB4306E" w14:textId="77777777" w:rsidR="00627B54" w:rsidRDefault="00627B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6B8A04" w14:textId="77777777" w:rsidR="00627B54" w:rsidRDefault="00627B54" w:rsidP="00F335AA">
      <w:pPr>
        <w:spacing w:after="0" w:line="240" w:lineRule="auto"/>
      </w:pPr>
      <w:r>
        <w:separator/>
      </w:r>
    </w:p>
  </w:footnote>
  <w:footnote w:type="continuationSeparator" w:id="0">
    <w:p w14:paraId="01369FC6" w14:textId="77777777" w:rsidR="00627B54" w:rsidRDefault="00627B54" w:rsidP="00F335AA">
      <w:pPr>
        <w:spacing w:after="0" w:line="240" w:lineRule="auto"/>
      </w:pPr>
      <w:r>
        <w:continuationSeparator/>
      </w:r>
    </w:p>
  </w:footnote>
  <w:footnote w:type="continuationNotice" w:id="1">
    <w:p w14:paraId="2A59D30B" w14:textId="77777777" w:rsidR="00627B54" w:rsidRDefault="00627B5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FFE"/>
    <w:rsid w:val="00020A12"/>
    <w:rsid w:val="00022AD9"/>
    <w:rsid w:val="00024B3A"/>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6A34"/>
    <w:rsid w:val="000A6B84"/>
    <w:rsid w:val="000B16F8"/>
    <w:rsid w:val="000B219F"/>
    <w:rsid w:val="000B3FF8"/>
    <w:rsid w:val="000B733D"/>
    <w:rsid w:val="000C062D"/>
    <w:rsid w:val="000C09DB"/>
    <w:rsid w:val="000C1306"/>
    <w:rsid w:val="000C3FA3"/>
    <w:rsid w:val="000C5B1F"/>
    <w:rsid w:val="000C784E"/>
    <w:rsid w:val="000C7974"/>
    <w:rsid w:val="000C7982"/>
    <w:rsid w:val="000C7B8B"/>
    <w:rsid w:val="000D052A"/>
    <w:rsid w:val="000D090E"/>
    <w:rsid w:val="000D1A7B"/>
    <w:rsid w:val="000D3D82"/>
    <w:rsid w:val="000D432C"/>
    <w:rsid w:val="000D635F"/>
    <w:rsid w:val="000E065C"/>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4981"/>
    <w:rsid w:val="00116310"/>
    <w:rsid w:val="00117262"/>
    <w:rsid w:val="00117F17"/>
    <w:rsid w:val="00120387"/>
    <w:rsid w:val="00126B67"/>
    <w:rsid w:val="00126DE7"/>
    <w:rsid w:val="001319F5"/>
    <w:rsid w:val="00132BEF"/>
    <w:rsid w:val="00133549"/>
    <w:rsid w:val="00133AE7"/>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4EEF"/>
    <w:rsid w:val="00184F61"/>
    <w:rsid w:val="0019261E"/>
    <w:rsid w:val="00194770"/>
    <w:rsid w:val="001954E2"/>
    <w:rsid w:val="0019628A"/>
    <w:rsid w:val="00196AD1"/>
    <w:rsid w:val="00196DB0"/>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C0889"/>
    <w:rsid w:val="001C28D2"/>
    <w:rsid w:val="001C3592"/>
    <w:rsid w:val="001C4CC3"/>
    <w:rsid w:val="001C61AD"/>
    <w:rsid w:val="001C749E"/>
    <w:rsid w:val="001D003E"/>
    <w:rsid w:val="001D0F66"/>
    <w:rsid w:val="001D1291"/>
    <w:rsid w:val="001D49BA"/>
    <w:rsid w:val="001D5FFA"/>
    <w:rsid w:val="001D6149"/>
    <w:rsid w:val="001D6BBB"/>
    <w:rsid w:val="001D788E"/>
    <w:rsid w:val="001D7F89"/>
    <w:rsid w:val="001E2BC6"/>
    <w:rsid w:val="001E4794"/>
    <w:rsid w:val="001E68AF"/>
    <w:rsid w:val="001F1045"/>
    <w:rsid w:val="001F2DA8"/>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202B"/>
    <w:rsid w:val="00223C0A"/>
    <w:rsid w:val="00223E59"/>
    <w:rsid w:val="00224D3B"/>
    <w:rsid w:val="002277CC"/>
    <w:rsid w:val="00230E13"/>
    <w:rsid w:val="00237BCC"/>
    <w:rsid w:val="00242333"/>
    <w:rsid w:val="00244CF8"/>
    <w:rsid w:val="00246908"/>
    <w:rsid w:val="00247B56"/>
    <w:rsid w:val="0025066C"/>
    <w:rsid w:val="002511EF"/>
    <w:rsid w:val="0025278A"/>
    <w:rsid w:val="0025286E"/>
    <w:rsid w:val="00253337"/>
    <w:rsid w:val="00253781"/>
    <w:rsid w:val="00257F1F"/>
    <w:rsid w:val="0026140D"/>
    <w:rsid w:val="00261DCB"/>
    <w:rsid w:val="00265861"/>
    <w:rsid w:val="00266D71"/>
    <w:rsid w:val="00270083"/>
    <w:rsid w:val="00270616"/>
    <w:rsid w:val="00270A94"/>
    <w:rsid w:val="00272C10"/>
    <w:rsid w:val="00274E91"/>
    <w:rsid w:val="00276FF4"/>
    <w:rsid w:val="00280ABE"/>
    <w:rsid w:val="002814E1"/>
    <w:rsid w:val="00284AE2"/>
    <w:rsid w:val="00285DCD"/>
    <w:rsid w:val="00291442"/>
    <w:rsid w:val="00291949"/>
    <w:rsid w:val="0029280C"/>
    <w:rsid w:val="00293295"/>
    <w:rsid w:val="0029382B"/>
    <w:rsid w:val="0029502A"/>
    <w:rsid w:val="00296266"/>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2E69"/>
    <w:rsid w:val="002F3237"/>
    <w:rsid w:val="002F593C"/>
    <w:rsid w:val="002F7DDB"/>
    <w:rsid w:val="00300F46"/>
    <w:rsid w:val="00301348"/>
    <w:rsid w:val="00302826"/>
    <w:rsid w:val="003041CB"/>
    <w:rsid w:val="003049D3"/>
    <w:rsid w:val="00305591"/>
    <w:rsid w:val="00307121"/>
    <w:rsid w:val="00307767"/>
    <w:rsid w:val="00310DF1"/>
    <w:rsid w:val="003110D1"/>
    <w:rsid w:val="003114BB"/>
    <w:rsid w:val="00311A93"/>
    <w:rsid w:val="00312D24"/>
    <w:rsid w:val="0031641A"/>
    <w:rsid w:val="00317EFF"/>
    <w:rsid w:val="0032174C"/>
    <w:rsid w:val="003217F8"/>
    <w:rsid w:val="003229D7"/>
    <w:rsid w:val="00322B13"/>
    <w:rsid w:val="003238D3"/>
    <w:rsid w:val="00324BB9"/>
    <w:rsid w:val="0032554D"/>
    <w:rsid w:val="00325F80"/>
    <w:rsid w:val="00331F35"/>
    <w:rsid w:val="00336C42"/>
    <w:rsid w:val="00336F06"/>
    <w:rsid w:val="003379E2"/>
    <w:rsid w:val="00340784"/>
    <w:rsid w:val="00341C3B"/>
    <w:rsid w:val="00343C6F"/>
    <w:rsid w:val="00345675"/>
    <w:rsid w:val="00345BFE"/>
    <w:rsid w:val="00346557"/>
    <w:rsid w:val="00346A9A"/>
    <w:rsid w:val="0035014D"/>
    <w:rsid w:val="0035055B"/>
    <w:rsid w:val="0035309B"/>
    <w:rsid w:val="00356301"/>
    <w:rsid w:val="003563AA"/>
    <w:rsid w:val="0036061E"/>
    <w:rsid w:val="003608A5"/>
    <w:rsid w:val="00362F4E"/>
    <w:rsid w:val="003667A0"/>
    <w:rsid w:val="00370DBA"/>
    <w:rsid w:val="0037147A"/>
    <w:rsid w:val="00371A3C"/>
    <w:rsid w:val="003721CF"/>
    <w:rsid w:val="00375794"/>
    <w:rsid w:val="00376764"/>
    <w:rsid w:val="00376D8F"/>
    <w:rsid w:val="0038692A"/>
    <w:rsid w:val="003900A2"/>
    <w:rsid w:val="00391C9C"/>
    <w:rsid w:val="003952AF"/>
    <w:rsid w:val="003965DF"/>
    <w:rsid w:val="00397029"/>
    <w:rsid w:val="003A0B9D"/>
    <w:rsid w:val="003A1A7B"/>
    <w:rsid w:val="003A1D0B"/>
    <w:rsid w:val="003A6192"/>
    <w:rsid w:val="003A656F"/>
    <w:rsid w:val="003B3F4C"/>
    <w:rsid w:val="003B46FC"/>
    <w:rsid w:val="003B5162"/>
    <w:rsid w:val="003B7B64"/>
    <w:rsid w:val="003B7FDB"/>
    <w:rsid w:val="003C27B4"/>
    <w:rsid w:val="003C31FF"/>
    <w:rsid w:val="003C4474"/>
    <w:rsid w:val="003C57C4"/>
    <w:rsid w:val="003C77F5"/>
    <w:rsid w:val="003D1147"/>
    <w:rsid w:val="003D22A6"/>
    <w:rsid w:val="003D3071"/>
    <w:rsid w:val="003D395E"/>
    <w:rsid w:val="003D596B"/>
    <w:rsid w:val="003D7160"/>
    <w:rsid w:val="003E6892"/>
    <w:rsid w:val="003E76DE"/>
    <w:rsid w:val="003F2711"/>
    <w:rsid w:val="003F2FD3"/>
    <w:rsid w:val="003F45DA"/>
    <w:rsid w:val="003F6A25"/>
    <w:rsid w:val="0040103A"/>
    <w:rsid w:val="0040383D"/>
    <w:rsid w:val="00403B18"/>
    <w:rsid w:val="00403D84"/>
    <w:rsid w:val="004064D2"/>
    <w:rsid w:val="00406B7A"/>
    <w:rsid w:val="00407FA5"/>
    <w:rsid w:val="004119D0"/>
    <w:rsid w:val="00414FAC"/>
    <w:rsid w:val="0041515A"/>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09ED"/>
    <w:rsid w:val="004623E4"/>
    <w:rsid w:val="00462712"/>
    <w:rsid w:val="00472E24"/>
    <w:rsid w:val="0047576C"/>
    <w:rsid w:val="00475EA5"/>
    <w:rsid w:val="00476CCA"/>
    <w:rsid w:val="0048028F"/>
    <w:rsid w:val="004807FE"/>
    <w:rsid w:val="00480C64"/>
    <w:rsid w:val="004859AF"/>
    <w:rsid w:val="00485B55"/>
    <w:rsid w:val="00485BD2"/>
    <w:rsid w:val="004866E4"/>
    <w:rsid w:val="00490152"/>
    <w:rsid w:val="00490CA7"/>
    <w:rsid w:val="00492E5C"/>
    <w:rsid w:val="00495835"/>
    <w:rsid w:val="00495B00"/>
    <w:rsid w:val="00496EC0"/>
    <w:rsid w:val="00497628"/>
    <w:rsid w:val="004A2CDB"/>
    <w:rsid w:val="004A6FF7"/>
    <w:rsid w:val="004B1DE5"/>
    <w:rsid w:val="004B40E8"/>
    <w:rsid w:val="004B41BD"/>
    <w:rsid w:val="004B4893"/>
    <w:rsid w:val="004B49A0"/>
    <w:rsid w:val="004B67E6"/>
    <w:rsid w:val="004B7884"/>
    <w:rsid w:val="004C02B7"/>
    <w:rsid w:val="004C0C09"/>
    <w:rsid w:val="004C5427"/>
    <w:rsid w:val="004C5434"/>
    <w:rsid w:val="004C6741"/>
    <w:rsid w:val="004D22D5"/>
    <w:rsid w:val="004D5AF9"/>
    <w:rsid w:val="004D6590"/>
    <w:rsid w:val="004E255A"/>
    <w:rsid w:val="004E4B00"/>
    <w:rsid w:val="004E66A3"/>
    <w:rsid w:val="004E67CD"/>
    <w:rsid w:val="004E7041"/>
    <w:rsid w:val="004F03F4"/>
    <w:rsid w:val="004F2A84"/>
    <w:rsid w:val="004F3E76"/>
    <w:rsid w:val="004F71D7"/>
    <w:rsid w:val="004F7F78"/>
    <w:rsid w:val="0050168B"/>
    <w:rsid w:val="005020D1"/>
    <w:rsid w:val="00504AD5"/>
    <w:rsid w:val="00505B95"/>
    <w:rsid w:val="00506CA6"/>
    <w:rsid w:val="00506E32"/>
    <w:rsid w:val="00507514"/>
    <w:rsid w:val="00507B28"/>
    <w:rsid w:val="00510EA9"/>
    <w:rsid w:val="00511F39"/>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D61"/>
    <w:rsid w:val="00561623"/>
    <w:rsid w:val="0056244C"/>
    <w:rsid w:val="00562E1A"/>
    <w:rsid w:val="005632A6"/>
    <w:rsid w:val="00563A8F"/>
    <w:rsid w:val="005657AC"/>
    <w:rsid w:val="00566AFB"/>
    <w:rsid w:val="005702F8"/>
    <w:rsid w:val="00570B19"/>
    <w:rsid w:val="00571DDD"/>
    <w:rsid w:val="00572422"/>
    <w:rsid w:val="00572868"/>
    <w:rsid w:val="00574C4D"/>
    <w:rsid w:val="00576794"/>
    <w:rsid w:val="00581AF6"/>
    <w:rsid w:val="00584D78"/>
    <w:rsid w:val="00585908"/>
    <w:rsid w:val="00587499"/>
    <w:rsid w:val="005875DC"/>
    <w:rsid w:val="005935D5"/>
    <w:rsid w:val="0059451C"/>
    <w:rsid w:val="00595674"/>
    <w:rsid w:val="00596CFF"/>
    <w:rsid w:val="005A24CA"/>
    <w:rsid w:val="005A3474"/>
    <w:rsid w:val="005A4AAB"/>
    <w:rsid w:val="005A57D8"/>
    <w:rsid w:val="005B1466"/>
    <w:rsid w:val="005B3567"/>
    <w:rsid w:val="005B4DC3"/>
    <w:rsid w:val="005B6DFC"/>
    <w:rsid w:val="005C053C"/>
    <w:rsid w:val="005C4417"/>
    <w:rsid w:val="005C45E5"/>
    <w:rsid w:val="005C5C1B"/>
    <w:rsid w:val="005C62AE"/>
    <w:rsid w:val="005C6622"/>
    <w:rsid w:val="005C72D3"/>
    <w:rsid w:val="005D11F0"/>
    <w:rsid w:val="005D188C"/>
    <w:rsid w:val="005D39F6"/>
    <w:rsid w:val="005D4A54"/>
    <w:rsid w:val="005D4F9B"/>
    <w:rsid w:val="005D535C"/>
    <w:rsid w:val="005D72B1"/>
    <w:rsid w:val="005D7619"/>
    <w:rsid w:val="005E049C"/>
    <w:rsid w:val="005E1D50"/>
    <w:rsid w:val="005E2042"/>
    <w:rsid w:val="005E5858"/>
    <w:rsid w:val="005F3112"/>
    <w:rsid w:val="005F7CE4"/>
    <w:rsid w:val="0060065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27B54"/>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3C1"/>
    <w:rsid w:val="00663F71"/>
    <w:rsid w:val="00664D23"/>
    <w:rsid w:val="00665B2E"/>
    <w:rsid w:val="00666286"/>
    <w:rsid w:val="0067100E"/>
    <w:rsid w:val="006713F3"/>
    <w:rsid w:val="00675815"/>
    <w:rsid w:val="00675E67"/>
    <w:rsid w:val="006762F6"/>
    <w:rsid w:val="006815EA"/>
    <w:rsid w:val="00681D98"/>
    <w:rsid w:val="00684A44"/>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37D7"/>
    <w:rsid w:val="006E093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13D4"/>
    <w:rsid w:val="0075205E"/>
    <w:rsid w:val="00753728"/>
    <w:rsid w:val="007559F7"/>
    <w:rsid w:val="00760639"/>
    <w:rsid w:val="007606ED"/>
    <w:rsid w:val="0076120A"/>
    <w:rsid w:val="00762814"/>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2294"/>
    <w:rsid w:val="007F233B"/>
    <w:rsid w:val="007F266C"/>
    <w:rsid w:val="007F3969"/>
    <w:rsid w:val="007F4E00"/>
    <w:rsid w:val="007F5E93"/>
    <w:rsid w:val="007F6118"/>
    <w:rsid w:val="007F618C"/>
    <w:rsid w:val="00800000"/>
    <w:rsid w:val="00810014"/>
    <w:rsid w:val="00811E44"/>
    <w:rsid w:val="00812BAC"/>
    <w:rsid w:val="00814DF6"/>
    <w:rsid w:val="008154A0"/>
    <w:rsid w:val="008172A4"/>
    <w:rsid w:val="0081750B"/>
    <w:rsid w:val="00820477"/>
    <w:rsid w:val="008209B3"/>
    <w:rsid w:val="008248A4"/>
    <w:rsid w:val="00825709"/>
    <w:rsid w:val="00825FF9"/>
    <w:rsid w:val="0083077B"/>
    <w:rsid w:val="00831934"/>
    <w:rsid w:val="00831FED"/>
    <w:rsid w:val="00835765"/>
    <w:rsid w:val="00835A47"/>
    <w:rsid w:val="00835B3B"/>
    <w:rsid w:val="008365CC"/>
    <w:rsid w:val="008440F2"/>
    <w:rsid w:val="008479ED"/>
    <w:rsid w:val="00847B56"/>
    <w:rsid w:val="008555FC"/>
    <w:rsid w:val="008563DF"/>
    <w:rsid w:val="00860B54"/>
    <w:rsid w:val="00861B19"/>
    <w:rsid w:val="008631D9"/>
    <w:rsid w:val="00863AF5"/>
    <w:rsid w:val="008650A3"/>
    <w:rsid w:val="0086516D"/>
    <w:rsid w:val="00867DD4"/>
    <w:rsid w:val="0087039F"/>
    <w:rsid w:val="00871AFE"/>
    <w:rsid w:val="00874E71"/>
    <w:rsid w:val="008759C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06B"/>
    <w:rsid w:val="00950314"/>
    <w:rsid w:val="009503E2"/>
    <w:rsid w:val="0096016C"/>
    <w:rsid w:val="00960324"/>
    <w:rsid w:val="009618AB"/>
    <w:rsid w:val="00961913"/>
    <w:rsid w:val="00961EAE"/>
    <w:rsid w:val="0096496C"/>
    <w:rsid w:val="0096554F"/>
    <w:rsid w:val="00965EB4"/>
    <w:rsid w:val="00965EC7"/>
    <w:rsid w:val="0096663A"/>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2976"/>
    <w:rsid w:val="009B52BF"/>
    <w:rsid w:val="009B5CC5"/>
    <w:rsid w:val="009B7DC0"/>
    <w:rsid w:val="009C11C1"/>
    <w:rsid w:val="009C1E3C"/>
    <w:rsid w:val="009C38FB"/>
    <w:rsid w:val="009C3B26"/>
    <w:rsid w:val="009C49C9"/>
    <w:rsid w:val="009C5021"/>
    <w:rsid w:val="009C56F8"/>
    <w:rsid w:val="009C680F"/>
    <w:rsid w:val="009C6CD8"/>
    <w:rsid w:val="009D1901"/>
    <w:rsid w:val="009D256A"/>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71D7"/>
    <w:rsid w:val="00A12386"/>
    <w:rsid w:val="00A13924"/>
    <w:rsid w:val="00A13999"/>
    <w:rsid w:val="00A1644C"/>
    <w:rsid w:val="00A20153"/>
    <w:rsid w:val="00A223AD"/>
    <w:rsid w:val="00A223BF"/>
    <w:rsid w:val="00A2415A"/>
    <w:rsid w:val="00A251D7"/>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51F1"/>
    <w:rsid w:val="00A55414"/>
    <w:rsid w:val="00A55C85"/>
    <w:rsid w:val="00A561D4"/>
    <w:rsid w:val="00A65FD1"/>
    <w:rsid w:val="00A70B66"/>
    <w:rsid w:val="00A712F3"/>
    <w:rsid w:val="00A713DA"/>
    <w:rsid w:val="00A7459F"/>
    <w:rsid w:val="00A75DBE"/>
    <w:rsid w:val="00A765CA"/>
    <w:rsid w:val="00A76C2F"/>
    <w:rsid w:val="00A82628"/>
    <w:rsid w:val="00A82D76"/>
    <w:rsid w:val="00A83723"/>
    <w:rsid w:val="00A84595"/>
    <w:rsid w:val="00A90E9F"/>
    <w:rsid w:val="00A92433"/>
    <w:rsid w:val="00A9284A"/>
    <w:rsid w:val="00A94314"/>
    <w:rsid w:val="00A94680"/>
    <w:rsid w:val="00A94CE2"/>
    <w:rsid w:val="00A95D50"/>
    <w:rsid w:val="00A971A7"/>
    <w:rsid w:val="00AA2F16"/>
    <w:rsid w:val="00AA3C44"/>
    <w:rsid w:val="00AB136A"/>
    <w:rsid w:val="00AB17F7"/>
    <w:rsid w:val="00AB2846"/>
    <w:rsid w:val="00AB2AEC"/>
    <w:rsid w:val="00AB72CE"/>
    <w:rsid w:val="00AB7AFF"/>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605"/>
    <w:rsid w:val="00AF6308"/>
    <w:rsid w:val="00B01046"/>
    <w:rsid w:val="00B025A3"/>
    <w:rsid w:val="00B035D7"/>
    <w:rsid w:val="00B05DFE"/>
    <w:rsid w:val="00B063C3"/>
    <w:rsid w:val="00B0708B"/>
    <w:rsid w:val="00B117A2"/>
    <w:rsid w:val="00B15B10"/>
    <w:rsid w:val="00B15B3C"/>
    <w:rsid w:val="00B17780"/>
    <w:rsid w:val="00B17860"/>
    <w:rsid w:val="00B20B1E"/>
    <w:rsid w:val="00B246A7"/>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70038"/>
    <w:rsid w:val="00B71234"/>
    <w:rsid w:val="00B71513"/>
    <w:rsid w:val="00B722C9"/>
    <w:rsid w:val="00B74A97"/>
    <w:rsid w:val="00B75282"/>
    <w:rsid w:val="00B75F58"/>
    <w:rsid w:val="00B76498"/>
    <w:rsid w:val="00B80FEA"/>
    <w:rsid w:val="00B839AF"/>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5BA"/>
    <w:rsid w:val="00BD2C86"/>
    <w:rsid w:val="00BD51B5"/>
    <w:rsid w:val="00BD68E4"/>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B7A"/>
    <w:rsid w:val="00C223DC"/>
    <w:rsid w:val="00C22492"/>
    <w:rsid w:val="00C26AD4"/>
    <w:rsid w:val="00C3137D"/>
    <w:rsid w:val="00C3248A"/>
    <w:rsid w:val="00C33806"/>
    <w:rsid w:val="00C34197"/>
    <w:rsid w:val="00C34220"/>
    <w:rsid w:val="00C41351"/>
    <w:rsid w:val="00C4344E"/>
    <w:rsid w:val="00C52141"/>
    <w:rsid w:val="00C55BF1"/>
    <w:rsid w:val="00C6182C"/>
    <w:rsid w:val="00C61994"/>
    <w:rsid w:val="00C623A8"/>
    <w:rsid w:val="00C629E3"/>
    <w:rsid w:val="00C63343"/>
    <w:rsid w:val="00C71298"/>
    <w:rsid w:val="00C72A45"/>
    <w:rsid w:val="00C72D14"/>
    <w:rsid w:val="00C736E1"/>
    <w:rsid w:val="00C76E43"/>
    <w:rsid w:val="00C76FDE"/>
    <w:rsid w:val="00C7702A"/>
    <w:rsid w:val="00C77B5E"/>
    <w:rsid w:val="00C91D12"/>
    <w:rsid w:val="00C9237C"/>
    <w:rsid w:val="00C930F6"/>
    <w:rsid w:val="00C93A43"/>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66DF"/>
    <w:rsid w:val="00CD6EE0"/>
    <w:rsid w:val="00CD7365"/>
    <w:rsid w:val="00CE00CB"/>
    <w:rsid w:val="00CE3478"/>
    <w:rsid w:val="00CE4771"/>
    <w:rsid w:val="00CE48F9"/>
    <w:rsid w:val="00CE6898"/>
    <w:rsid w:val="00CE7BFA"/>
    <w:rsid w:val="00CF0330"/>
    <w:rsid w:val="00CF4B76"/>
    <w:rsid w:val="00CF5038"/>
    <w:rsid w:val="00CF5419"/>
    <w:rsid w:val="00CF552A"/>
    <w:rsid w:val="00CF580B"/>
    <w:rsid w:val="00CF6D54"/>
    <w:rsid w:val="00CF73EB"/>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5F8A"/>
    <w:rsid w:val="00D261E1"/>
    <w:rsid w:val="00D27076"/>
    <w:rsid w:val="00D325E1"/>
    <w:rsid w:val="00D33377"/>
    <w:rsid w:val="00D33552"/>
    <w:rsid w:val="00D3472A"/>
    <w:rsid w:val="00D34B34"/>
    <w:rsid w:val="00D35AEF"/>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9043B"/>
    <w:rsid w:val="00D934E0"/>
    <w:rsid w:val="00D94134"/>
    <w:rsid w:val="00D949C2"/>
    <w:rsid w:val="00DA0B5C"/>
    <w:rsid w:val="00DA0D06"/>
    <w:rsid w:val="00DA2680"/>
    <w:rsid w:val="00DA4D3F"/>
    <w:rsid w:val="00DA50F6"/>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3E32"/>
    <w:rsid w:val="00DF52E9"/>
    <w:rsid w:val="00DF5D63"/>
    <w:rsid w:val="00DF6395"/>
    <w:rsid w:val="00E03C0D"/>
    <w:rsid w:val="00E063B6"/>
    <w:rsid w:val="00E076D5"/>
    <w:rsid w:val="00E077A8"/>
    <w:rsid w:val="00E07CE5"/>
    <w:rsid w:val="00E1122B"/>
    <w:rsid w:val="00E16772"/>
    <w:rsid w:val="00E16DA7"/>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D5D"/>
    <w:rsid w:val="00E57379"/>
    <w:rsid w:val="00E6141A"/>
    <w:rsid w:val="00E63B20"/>
    <w:rsid w:val="00E66D4D"/>
    <w:rsid w:val="00E7092B"/>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3AA8"/>
    <w:rsid w:val="00ED7FF6"/>
    <w:rsid w:val="00EE08CC"/>
    <w:rsid w:val="00EE0B28"/>
    <w:rsid w:val="00EE6465"/>
    <w:rsid w:val="00EF1DFC"/>
    <w:rsid w:val="00EF2D8B"/>
    <w:rsid w:val="00EF6F4F"/>
    <w:rsid w:val="00F02323"/>
    <w:rsid w:val="00F03575"/>
    <w:rsid w:val="00F03B2D"/>
    <w:rsid w:val="00F03B37"/>
    <w:rsid w:val="00F0537C"/>
    <w:rsid w:val="00F06003"/>
    <w:rsid w:val="00F067C0"/>
    <w:rsid w:val="00F10D49"/>
    <w:rsid w:val="00F11299"/>
    <w:rsid w:val="00F12869"/>
    <w:rsid w:val="00F1349E"/>
    <w:rsid w:val="00F1442E"/>
    <w:rsid w:val="00F16A1E"/>
    <w:rsid w:val="00F17A05"/>
    <w:rsid w:val="00F21B83"/>
    <w:rsid w:val="00F3075E"/>
    <w:rsid w:val="00F335AA"/>
    <w:rsid w:val="00F3415C"/>
    <w:rsid w:val="00F34F8D"/>
    <w:rsid w:val="00F36F8B"/>
    <w:rsid w:val="00F371AC"/>
    <w:rsid w:val="00F41CF7"/>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078E"/>
    <w:rsid w:val="00F9101B"/>
    <w:rsid w:val="00F93009"/>
    <w:rsid w:val="00F93152"/>
    <w:rsid w:val="00F97738"/>
    <w:rsid w:val="00FA091C"/>
    <w:rsid w:val="00FA1F3A"/>
    <w:rsid w:val="00FA2762"/>
    <w:rsid w:val="00FA3ADD"/>
    <w:rsid w:val="00FA3F21"/>
    <w:rsid w:val="00FA463B"/>
    <w:rsid w:val="00FA723C"/>
    <w:rsid w:val="00FB0F3E"/>
    <w:rsid w:val="00FB133B"/>
    <w:rsid w:val="00FB15E0"/>
    <w:rsid w:val="00FB29E3"/>
    <w:rsid w:val="00FB2F16"/>
    <w:rsid w:val="00FB35F9"/>
    <w:rsid w:val="00FB5BC4"/>
    <w:rsid w:val="00FB7B10"/>
    <w:rsid w:val="00FC058A"/>
    <w:rsid w:val="00FC090E"/>
    <w:rsid w:val="00FC1898"/>
    <w:rsid w:val="00FC2E5B"/>
    <w:rsid w:val="00FC56E6"/>
    <w:rsid w:val="00FC5D83"/>
    <w:rsid w:val="00FC759A"/>
    <w:rsid w:val="00FC7815"/>
    <w:rsid w:val="00FD03D6"/>
    <w:rsid w:val="00FD0F4D"/>
    <w:rsid w:val="00FD2056"/>
    <w:rsid w:val="00FD3A5C"/>
    <w:rsid w:val="00FD4458"/>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chatbotsmagazine.com/the-ultimate-guide-to-designing-a-chatbot-tech-stack-333eceb431da" TargetMode="External"/><Relationship Id="rId63" Type="http://schemas.openxmlformats.org/officeDocument/2006/relationships/hyperlink" Target="https://www.getapp.es/reviews/2047766/botpress%204-11-2021" TargetMode="External"/><Relationship Id="rId68" Type="http://schemas.openxmlformats.org/officeDocument/2006/relationships/hyperlink" Target="https://es.wikipedia.org/wiki/NoSQL"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rijsat.com/2021/11/03/create-azure-bot-service-from-azure-portal/" TargetMode="External"/><Relationship Id="rId58" Type="http://schemas.openxmlformats.org/officeDocument/2006/relationships/hyperlink" Target="https://www.linkedin.com/pulse/dialogflow-vs-lex-watson-azure-bot-chatbot-quick-sherwin-fernandes" TargetMode="External"/><Relationship Id="rId66" Type="http://schemas.openxmlformats.org/officeDocument/2006/relationships/hyperlink" Target="https://es.wikipedia.org/wiki/Python%2011-2-2022"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chatbots.org/best-chatbot-builder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planetachatbot.com/amanda-el-chatbot-que-sabe-de-elecciones-en-cuba-e2c3b5a7d835" TargetMode="External"/><Relationship Id="rId56" Type="http://schemas.openxmlformats.org/officeDocument/2006/relationships/hyperlink" Target="https://www.chatbots.org/dialogflow" TargetMode="External"/><Relationship Id="rId64" Type="http://schemas.openxmlformats.org/officeDocument/2006/relationships/hyperlink" Target="https://www.saashub.com/compare" TargetMode="External"/><Relationship Id="rId69" Type="http://schemas.openxmlformats.org/officeDocument/2006/relationships/hyperlink" Target="https://es.wikipedia.org/wiki/YAML" TargetMode="External"/><Relationship Id="rId8" Type="http://schemas.openxmlformats.org/officeDocument/2006/relationships/image" Target="media/image1.png"/><Relationship Id="rId51" Type="http://schemas.openxmlformats.org/officeDocument/2006/relationships/hyperlink" Target="https://paginapropia.com/15-ventajas-y-desventajas-de-microsoft-azure/"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hyperlink" Target="https://www.artificial-solutions.com/es/chatbots/" TargetMode="External"/><Relationship Id="rId59" Type="http://schemas.openxmlformats.org/officeDocument/2006/relationships/hyperlink" Target="https://rasa.com/" TargetMode="External"/><Relationship Id="rId67" Type="http://schemas.openxmlformats.org/officeDocument/2006/relationships/hyperlink" Target="https://es.wikipedia.org/wiki/PyCharm"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docs" TargetMode="External"/><Relationship Id="rId62" Type="http://schemas.openxmlformats.org/officeDocument/2006/relationships/hyperlink" Target="https://botpress.com/docs/introduction" TargetMode="External"/><Relationship Id="rId70" Type="http://schemas.openxmlformats.org/officeDocument/2006/relationships/hyperlink" Target="https://www.datensen.com/"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azure.microsoft.com/en-us/services/bot-services/" TargetMode="External"/><Relationship Id="rId57" Type="http://schemas.openxmlformats.org/officeDocument/2006/relationships/hyperlink" Target="https://www.capterra.es/reviews/180853/dialogflow?overall_rating_ge=5"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stackshare.io/stackups/dialogflow-vs-microsoft-bot-framework/" TargetMode="External"/><Relationship Id="rId60" Type="http://schemas.openxmlformats.org/officeDocument/2006/relationships/hyperlink" Target="https://www.spaceo.ca/ai-chatbot-development-using-rasa-reasons/" TargetMode="External"/><Relationship Id="rId65" Type="http://schemas.openxmlformats.org/officeDocument/2006/relationships/hyperlink" Target="https://www.spaceo.ca/top-ai-chatbot-frameworks/"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docs.microsoft.com/en-us/composer/introduction" TargetMode="External"/><Relationship Id="rId55" Type="http://schemas.openxmlformats.org/officeDocument/2006/relationships/hyperlink" Target="https://cloud.google.com/dialogflow?hl=es"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32</TotalTime>
  <Pages>49</Pages>
  <Words>10963</Words>
  <Characters>60302</Characters>
  <Application>Microsoft Office Word</Application>
  <DocSecurity>0</DocSecurity>
  <Lines>502</Lines>
  <Paragraphs>14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1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10</cp:revision>
  <dcterms:created xsi:type="dcterms:W3CDTF">2022-09-21T14:00:00Z</dcterms:created>
  <dcterms:modified xsi:type="dcterms:W3CDTF">2022-10-11T19:55: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